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Extend scope of calculated variables so they match key </w:t>
            </w:r>
            <w:proofErr w:type="spellStart"/>
            <w:r w:rsidRPr="009036F2">
              <w:rPr>
                <w:lang w:val="en-US"/>
              </w:rPr>
              <w:t>Sphygmocor</w:t>
            </w:r>
            <w:proofErr w:type="spellEnd"/>
            <w:r w:rsidRPr="009036F2">
              <w:rPr>
                <w:lang w:val="en-US"/>
              </w:rPr>
              <w:t xml:space="preserve">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0D1B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320D1B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1FD14A7" w14:textId="26656D8F" w:rsidR="008D775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6072579" w:history="1">
            <w:r w:rsidR="008D7751" w:rsidRPr="00D44403">
              <w:rPr>
                <w:rStyle w:val="Hyperlink"/>
                <w:noProof/>
              </w:rPr>
              <w:t>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7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50E0663" w14:textId="2B945C17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0" w:history="1">
            <w:r w:rsidR="008D7751" w:rsidRPr="00D44403">
              <w:rPr>
                <w:rStyle w:val="Hyperlink"/>
                <w:noProof/>
              </w:rPr>
              <w:t>Using 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0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1617D4E4" w14:textId="57BB3A48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1" w:history="1">
            <w:r w:rsidR="008D7751" w:rsidRPr="00D44403">
              <w:rPr>
                <w:rStyle w:val="Hyperlink"/>
                <w:noProof/>
              </w:rPr>
              <w:t>Quality control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1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5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B4EE8E6" w14:textId="1B558C47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2" w:history="1">
            <w:r w:rsidR="008D7751" w:rsidRPr="00D44403">
              <w:rPr>
                <w:rStyle w:val="Hyperlink"/>
                <w:noProof/>
              </w:rPr>
              <w:t>Calculation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2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D4990A1" w14:textId="3D377DDE" w:rsidR="008D7751" w:rsidRDefault="00061F89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3" w:history="1">
            <w:r w:rsidR="008D7751" w:rsidRPr="00D44403">
              <w:rPr>
                <w:rStyle w:val="Hyperlink"/>
                <w:noProof/>
              </w:rPr>
              <w:t>Subendocardial viability ratio (SEVR)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3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A3E387E" w14:textId="04E375EB" w:rsidR="008D7751" w:rsidRDefault="00061F89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4" w:history="1">
            <w:r w:rsidR="008D7751" w:rsidRPr="00D44403">
              <w:rPr>
                <w:rStyle w:val="Hyperlink"/>
                <w:noProof/>
              </w:rPr>
              <w:t>Wave intensit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4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00A28F8" w14:textId="4A1EE4BE" w:rsidR="008D7751" w:rsidRDefault="00061F89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5" w:history="1">
            <w:r w:rsidR="008D7751" w:rsidRPr="00D44403">
              <w:rPr>
                <w:rStyle w:val="Hyperlink"/>
                <w:noProof/>
              </w:rPr>
              <w:t>Backward and forward pressure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5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0D27AD9" w14:textId="38459FC6" w:rsidR="008D7751" w:rsidRDefault="00061F89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6" w:history="1">
            <w:r w:rsidR="008D7751" w:rsidRPr="00D44403">
              <w:rPr>
                <w:rStyle w:val="Hyperlink"/>
                <w:noProof/>
              </w:rPr>
              <w:t>Stroke volume and cardiac outpu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6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65BFBEFB" w14:textId="78193B5E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7" w:history="1">
            <w:r w:rsidR="008D7751" w:rsidRPr="00D44403">
              <w:rPr>
                <w:rStyle w:val="Hyperlink"/>
                <w:noProof/>
              </w:rPr>
              <w:t>Output of result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7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80E8F75" w14:textId="03BB5F5A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8" w:history="1">
            <w:r w:rsidR="008D7751" w:rsidRPr="00D44403">
              <w:rPr>
                <w:rStyle w:val="Hyperlink"/>
                <w:noProof/>
              </w:rPr>
              <w:t>Reference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8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7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31A2410A" w14:textId="26E4A999" w:rsidR="008D7751" w:rsidRDefault="00061F8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9" w:history="1">
            <w:r w:rsidR="008D7751" w:rsidRPr="00D44403">
              <w:rPr>
                <w:rStyle w:val="Hyperlink"/>
                <w:noProof/>
              </w:rPr>
              <w:t>Appendix 1: Data dictionar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8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496A2E6" w14:textId="38A5E5B0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342793" w:rsidRDefault="008C68DE" w:rsidP="00485445">
      <w:pPr>
        <w:pStyle w:val="Heading1"/>
      </w:pPr>
      <w:bookmarkStart w:id="0" w:name="_Toc166072579"/>
      <w:r w:rsidRPr="00342793">
        <w:lastRenderedPageBreak/>
        <w:t>The script</w:t>
      </w:r>
      <w:bookmarkEnd w:id="0"/>
    </w:p>
    <w:p w14:paraId="0A76E500" w14:textId="77777777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C745B3">
        <w:noBreakHyphen/>
      </w:r>
      <w:r w:rsidR="00B357AE">
        <w:t>derived files</w:t>
      </w:r>
      <w:r>
        <w:t xml:space="preserve">, and similar to that used in the </w:t>
      </w:r>
      <w:proofErr w:type="spellStart"/>
      <w:r>
        <w:t>Sphygmocor</w:t>
      </w:r>
      <w:proofErr w:type="spellEnd"/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</w:p>
    <w:p w14:paraId="7471BC84" w14:textId="7CD3499E" w:rsidR="00691735" w:rsidRPr="00CE6D1F" w:rsidRDefault="00D00269" w:rsidP="00691735">
      <w:r>
        <w:t>NB</w:t>
      </w:r>
      <w:r w:rsidR="00A65850">
        <w:t xml:space="preserve"> a</w:t>
      </w:r>
      <w:r w:rsidR="00691735">
        <w:t xml:space="preserve">n improved algorithm for fitting the reservoir in diastole has been used – this excludes </w:t>
      </w:r>
      <w:r w:rsidR="00022F67">
        <w:t xml:space="preserve">any </w:t>
      </w:r>
      <w:r w:rsidR="001F7FCB">
        <w:t xml:space="preserve">hump or </w:t>
      </w:r>
      <w:r w:rsidR="00691735">
        <w:t>upstroke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</w:t>
      </w:r>
      <w:r w:rsidR="008B4428">
        <w:t xml:space="preserve">previous </w:t>
      </w:r>
      <w:r w:rsidR="00C745B3">
        <w:t>paper</w:t>
      </w:r>
      <w:r w:rsidR="00691735">
        <w:t>.</w: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 </w:instrTex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.DATA </w:instrText>
      </w:r>
      <w:r w:rsidR="008B4428" w:rsidRPr="00CE6D1F">
        <w:fldChar w:fldCharType="end"/>
      </w:r>
      <w:r w:rsidR="008B4428" w:rsidRPr="00CE6D1F">
        <w:fldChar w:fldCharType="separate"/>
      </w:r>
      <w:r w:rsidR="008B4428" w:rsidRPr="00CE6D1F">
        <w:rPr>
          <w:noProof/>
          <w:vertAlign w:val="superscript"/>
        </w:rPr>
        <w:t>1</w:t>
      </w:r>
      <w:r w:rsidR="008B4428" w:rsidRPr="00CE6D1F">
        <w:fldChar w:fldCharType="end"/>
      </w:r>
      <w:r w:rsidR="00C745B3">
        <w:t xml:space="preserve">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66072580"/>
      <w:r w:rsidRPr="00CE6D1F"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51C1DCA6" w:rsidR="000B22E6" w:rsidRPr="00CA0897" w:rsidRDefault="001F7FCB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 xml:space="preserve"> </w:t>
      </w:r>
      <w:proofErr w:type="spellStart"/>
      <w:r w:rsidR="00C745B3" w:rsidRPr="00CA0897">
        <w:rPr>
          <w:rFonts w:ascii="Courier New" w:hAnsi="Courier New" w:cs="Courier New"/>
        </w:rPr>
        <w:t>BPPdata</w:t>
      </w:r>
      <w:proofErr w:type="spellEnd"/>
    </w:p>
    <w:p w14:paraId="7F6DF227" w14:textId="55825EA2" w:rsidR="004C77D9" w:rsidRPr="007D0DD6" w:rsidRDefault="004C77D9" w:rsidP="000B22E6"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r w:rsidR="007D0DD6" w:rsidRPr="007D0DD6">
        <w:t>bppconfig.json</w:t>
      </w:r>
      <w:proofErr w:type="spellEnd"/>
    </w:p>
    <w:p w14:paraId="56F1E901" w14:textId="4C509181" w:rsidR="000B22E6" w:rsidRPr="00CE6D1F" w:rsidRDefault="000B22E6" w:rsidP="000B22E6"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lastRenderedPageBreak/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inline distT="0" distB="0" distL="0" distR="0" wp14:anchorId="0561AAD9" wp14:editId="0AD8E82A">
                  <wp:extent cx="5724525" cy="4305300"/>
                  <wp:effectExtent l="0" t="0" r="9525" b="0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614AE9A2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66072581"/>
      <w:r>
        <w:t>Quality control</w:t>
      </w:r>
      <w:bookmarkEnd w:id="2"/>
    </w:p>
    <w:p w14:paraId="6B89BD93" w14:textId="7A97ADD2" w:rsidR="002C2742" w:rsidRPr="002C2742" w:rsidRDefault="002C2742" w:rsidP="002C2742">
      <w:r>
        <w:t>tba</w:t>
      </w:r>
    </w:p>
    <w:p w14:paraId="4CD50C92" w14:textId="77777777" w:rsidR="002C2742" w:rsidRDefault="002C2742" w:rsidP="00B71DE2"/>
    <w:p w14:paraId="4CFC65E4" w14:textId="0FD5B64D" w:rsidR="00645922" w:rsidRDefault="00645922" w:rsidP="00B71DE2"/>
    <w:p w14:paraId="508395B5" w14:textId="2475B7A6" w:rsidR="00BD179C" w:rsidRPr="00485445" w:rsidRDefault="00BD179C" w:rsidP="00485445">
      <w:pPr>
        <w:pStyle w:val="Heading1"/>
      </w:pPr>
      <w:bookmarkStart w:id="3" w:name="_Toc166072582"/>
      <w:r w:rsidRPr="00485445">
        <w:t>Calculations</w:t>
      </w:r>
      <w:bookmarkEnd w:id="3"/>
    </w:p>
    <w:p w14:paraId="2E4ADFDC" w14:textId="76A26EDA" w:rsidR="00B30660" w:rsidRPr="00BB774C" w:rsidRDefault="00645922" w:rsidP="00BB774C">
      <w:pPr>
        <w:pStyle w:val="Heading2"/>
      </w:pPr>
      <w:bookmarkStart w:id="4" w:name="_Toc166072583"/>
      <w:r w:rsidRPr="00BB774C">
        <w:t>Subendocardial viability ratio (SEVR)</w:t>
      </w:r>
      <w:bookmarkEnd w:id="4"/>
    </w:p>
    <w:p w14:paraId="109B8777" w14:textId="3DC53C04" w:rsidR="00645922" w:rsidRDefault="00645922" w:rsidP="00B71DE2">
      <w:r>
        <w:lastRenderedPageBreak/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66072584"/>
      <w:r w:rsidRPr="00596BE4">
        <w:t>Wave intensity</w:t>
      </w:r>
      <w:bookmarkEnd w:id="5"/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proofErr w:type="spellStart"/>
      <w:r w:rsidR="003D3255" w:rsidRPr="003D3255">
        <w:rPr>
          <w:rFonts w:cs="Times New Roman"/>
        </w:rPr>
        <w:t>medRxiv</w:t>
      </w:r>
      <w:proofErr w:type="spellEnd"/>
      <w:r w:rsidR="003D3255" w:rsidRPr="003D3255">
        <w:rPr>
          <w:rFonts w:cs="Times New Roman"/>
        </w:rPr>
        <w:t xml:space="preserve"> 2020.01.22.20018457; </w:t>
      </w:r>
      <w:proofErr w:type="spellStart"/>
      <w:r w:rsidR="003D3255" w:rsidRPr="003D3255">
        <w:rPr>
          <w:rFonts w:cs="Times New Roman"/>
        </w:rPr>
        <w:t>doi</w:t>
      </w:r>
      <w:proofErr w:type="spellEnd"/>
      <w:r w:rsidR="003D3255" w:rsidRPr="003D3255">
        <w:rPr>
          <w:rFonts w:cs="Times New Roman"/>
        </w:rPr>
        <w:t xml:space="preserve">: </w:t>
      </w:r>
      <w:hyperlink r:id="rId14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485445">
      <w:pPr>
        <w:pStyle w:val="Heading2"/>
      </w:pPr>
      <w:bookmarkStart w:id="6" w:name="_Toc166072585"/>
      <w:r w:rsidRPr="00CF23CD">
        <w:t>Backward and forward pressure</w:t>
      </w:r>
      <w:bookmarkEnd w:id="6"/>
      <w:r w:rsidRPr="00CF23CD">
        <w:t xml:space="preserve"> 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7" w:name="_Toc166072586"/>
      <w:r w:rsidRPr="00342793">
        <w:t>Str</w:t>
      </w:r>
      <w:r w:rsidRPr="00485445">
        <w:t>oke volume and cardiac output</w:t>
      </w:r>
      <w:bookmarkEnd w:id="7"/>
    </w:p>
    <w:p w14:paraId="11697167" w14:textId="2F088576" w:rsidR="00342793" w:rsidRPr="00342793" w:rsidRDefault="00342793" w:rsidP="00342793">
      <w:r>
        <w:t>tba</w:t>
      </w:r>
    </w:p>
    <w:p w14:paraId="2AB48202" w14:textId="09B9A134" w:rsidR="00342793" w:rsidRDefault="008D7751" w:rsidP="00485445">
      <w:pPr>
        <w:pStyle w:val="Heading1"/>
      </w:pPr>
      <w:bookmarkStart w:id="8" w:name="_Toc166072587"/>
      <w:r>
        <w:t>Output of r</w:t>
      </w:r>
      <w:r w:rsidR="00342793">
        <w:t>esults</w:t>
      </w:r>
      <w:bookmarkEnd w:id="8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9" w:name="_Toc166072588"/>
      <w:r w:rsidRPr="00CE6D1F">
        <w:t>References</w:t>
      </w:r>
      <w:bookmarkEnd w:id="9"/>
    </w:p>
    <w:p w14:paraId="1B695866" w14:textId="77777777" w:rsidR="003B5F3D" w:rsidRPr="001A1AC0" w:rsidRDefault="003B5F3D" w:rsidP="003B5F3D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Pr="001A1AC0">
        <w:t>1.</w:t>
      </w:r>
      <w:r w:rsidRPr="001A1AC0">
        <w:tab/>
        <w:t xml:space="preserve">Davies JE, Lacy P, Tillin T, et al. Excess pressure integral predicts cardiovascular events independent of other risk factors in the conduit artery </w:t>
      </w:r>
      <w:r w:rsidRPr="001A1AC0">
        <w:lastRenderedPageBreak/>
        <w:t xml:space="preserve">functional evaluation substudy of Anglo-Scandinavian Cardiac Outcomes Trial. </w:t>
      </w:r>
      <w:r w:rsidRPr="001A1AC0">
        <w:rPr>
          <w:i/>
        </w:rPr>
        <w:t>Hypertension</w:t>
      </w:r>
      <w:r w:rsidRPr="001A1AC0">
        <w:t xml:space="preserve"> 2014; </w:t>
      </w:r>
      <w:r w:rsidRPr="001A1AC0">
        <w:rPr>
          <w:b/>
        </w:rPr>
        <w:t>64</w:t>
      </w:r>
      <w:r w:rsidRPr="001A1AC0">
        <w:t>(1): 60-8.</w:t>
      </w:r>
    </w:p>
    <w:p w14:paraId="3370EFD0" w14:textId="77777777" w:rsidR="003B5F3D" w:rsidRPr="001A1AC0" w:rsidRDefault="003B5F3D" w:rsidP="003B5F3D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0EACBF3B" w14:textId="77777777" w:rsidR="003B5F3D" w:rsidRPr="001A1AC0" w:rsidRDefault="003B5F3D" w:rsidP="003B5F3D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1430E48C" w14:textId="77777777" w:rsidR="003B5F3D" w:rsidRPr="001A1AC0" w:rsidRDefault="003B5F3D" w:rsidP="003B5F3D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32BC857C" w14:textId="77777777" w:rsidR="003B5F3D" w:rsidRPr="001A1AC0" w:rsidRDefault="003B5F3D" w:rsidP="003B5F3D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0559A97C" w14:textId="77777777" w:rsidR="003B5F3D" w:rsidRPr="001A1AC0" w:rsidRDefault="003B5F3D" w:rsidP="003B5F3D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4709C85A" w14:textId="5BC7BFCE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0" w:name="_Toc166072589"/>
      <w:r>
        <w:lastRenderedPageBreak/>
        <w:t xml:space="preserve">Appendix 1: </w:t>
      </w:r>
      <w:r w:rsidR="00B71DE2" w:rsidRPr="00CE6D1F">
        <w:t>Data dictionary</w:t>
      </w:r>
      <w:bookmarkEnd w:id="10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2AD42C3" w14:textId="77777777" w:rsidR="003B5F3D" w:rsidRDefault="003B5F3D" w:rsidP="00485445">
      <w:pPr>
        <w:pStyle w:val="Heading1"/>
      </w:pPr>
    </w:p>
    <w:p w14:paraId="1737DF68" w14:textId="77777777" w:rsidR="003B5F3D" w:rsidRDefault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36546396" w14:textId="79721B7F" w:rsidR="000B22E6" w:rsidRPr="00CE6D1F" w:rsidRDefault="000B22E6" w:rsidP="000B22E6"/>
    <w:sectPr w:rsidR="000B22E6" w:rsidRPr="00CE6D1F" w:rsidSect="00172F63">
      <w:footerReference w:type="default" r:id="rId15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7F87889" w14:textId="77777777" w:rsidR="00F77AA5" w:rsidRDefault="00F77AA5" w:rsidP="00925BCA">
      <w:pPr>
        <w:spacing w:after="0" w:line="240" w:lineRule="auto"/>
      </w:pPr>
      <w:r>
        <w:separator/>
      </w:r>
    </w:p>
  </w:endnote>
  <w:endnote w:type="continuationSeparator" w:id="0">
    <w:p w14:paraId="1A1B7096" w14:textId="77777777" w:rsidR="00F77AA5" w:rsidRDefault="00F77AA5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51ABA3" w14:textId="77777777" w:rsidR="00F77AA5" w:rsidRDefault="00F77AA5" w:rsidP="00925BCA">
      <w:pPr>
        <w:spacing w:after="0" w:line="240" w:lineRule="auto"/>
      </w:pPr>
      <w:r>
        <w:separator/>
      </w:r>
    </w:p>
  </w:footnote>
  <w:footnote w:type="continuationSeparator" w:id="0">
    <w:p w14:paraId="378D214C" w14:textId="77777777" w:rsidR="00F77AA5" w:rsidRDefault="00F77AA5" w:rsidP="00925BCA">
      <w:pPr>
        <w:spacing w:after="0" w:line="240" w:lineRule="auto"/>
      </w:pPr>
      <w:r>
        <w:continuationSeparator/>
      </w:r>
    </w:p>
  </w:footnote>
  <w:footnote w:id="1">
    <w:p w14:paraId="2994EC0E" w14:textId="46055552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C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40781"/>
    <w:rsid w:val="00044CFB"/>
    <w:rsid w:val="00054F2E"/>
    <w:rsid w:val="00061F89"/>
    <w:rsid w:val="0007073C"/>
    <w:rsid w:val="00071AAA"/>
    <w:rsid w:val="00090FE2"/>
    <w:rsid w:val="000A427B"/>
    <w:rsid w:val="000B137C"/>
    <w:rsid w:val="000B22E6"/>
    <w:rsid w:val="000B2D56"/>
    <w:rsid w:val="000B719F"/>
    <w:rsid w:val="000D563A"/>
    <w:rsid w:val="000D7077"/>
    <w:rsid w:val="001248C1"/>
    <w:rsid w:val="00147C43"/>
    <w:rsid w:val="00172F63"/>
    <w:rsid w:val="00181000"/>
    <w:rsid w:val="001A1AC0"/>
    <w:rsid w:val="001E64A9"/>
    <w:rsid w:val="001F7FCB"/>
    <w:rsid w:val="00214333"/>
    <w:rsid w:val="00217A9A"/>
    <w:rsid w:val="0022450D"/>
    <w:rsid w:val="002708A8"/>
    <w:rsid w:val="002710B3"/>
    <w:rsid w:val="00287144"/>
    <w:rsid w:val="002A657F"/>
    <w:rsid w:val="002C2742"/>
    <w:rsid w:val="002E1633"/>
    <w:rsid w:val="003146AA"/>
    <w:rsid w:val="00320D1B"/>
    <w:rsid w:val="0032769C"/>
    <w:rsid w:val="00336CEE"/>
    <w:rsid w:val="00342793"/>
    <w:rsid w:val="00390E2D"/>
    <w:rsid w:val="003B01F4"/>
    <w:rsid w:val="003B5F3D"/>
    <w:rsid w:val="003D02F4"/>
    <w:rsid w:val="003D3255"/>
    <w:rsid w:val="003F71BE"/>
    <w:rsid w:val="00414A77"/>
    <w:rsid w:val="00441167"/>
    <w:rsid w:val="00457520"/>
    <w:rsid w:val="00485445"/>
    <w:rsid w:val="00497B74"/>
    <w:rsid w:val="004A1842"/>
    <w:rsid w:val="004A20B2"/>
    <w:rsid w:val="004A50D9"/>
    <w:rsid w:val="004B2FEE"/>
    <w:rsid w:val="004B3467"/>
    <w:rsid w:val="004C2F66"/>
    <w:rsid w:val="004C77D9"/>
    <w:rsid w:val="0054517A"/>
    <w:rsid w:val="00557A64"/>
    <w:rsid w:val="00581C86"/>
    <w:rsid w:val="00595CFF"/>
    <w:rsid w:val="00596BE4"/>
    <w:rsid w:val="005E038D"/>
    <w:rsid w:val="005F5076"/>
    <w:rsid w:val="00601C45"/>
    <w:rsid w:val="006243CF"/>
    <w:rsid w:val="00624DA4"/>
    <w:rsid w:val="00637717"/>
    <w:rsid w:val="00645922"/>
    <w:rsid w:val="006677A0"/>
    <w:rsid w:val="00691735"/>
    <w:rsid w:val="006E1BC5"/>
    <w:rsid w:val="0070108F"/>
    <w:rsid w:val="007434CC"/>
    <w:rsid w:val="00782C79"/>
    <w:rsid w:val="007D0DD6"/>
    <w:rsid w:val="007E0098"/>
    <w:rsid w:val="007F4994"/>
    <w:rsid w:val="00840772"/>
    <w:rsid w:val="00844F41"/>
    <w:rsid w:val="00847E9E"/>
    <w:rsid w:val="008B4428"/>
    <w:rsid w:val="008C68DE"/>
    <w:rsid w:val="008D7751"/>
    <w:rsid w:val="009036F2"/>
    <w:rsid w:val="00911B9A"/>
    <w:rsid w:val="00925BCA"/>
    <w:rsid w:val="00936994"/>
    <w:rsid w:val="00951DB5"/>
    <w:rsid w:val="00954DF3"/>
    <w:rsid w:val="00957934"/>
    <w:rsid w:val="0097611B"/>
    <w:rsid w:val="009D2E83"/>
    <w:rsid w:val="00A1198C"/>
    <w:rsid w:val="00A26C31"/>
    <w:rsid w:val="00A65850"/>
    <w:rsid w:val="00AD4DA2"/>
    <w:rsid w:val="00B038A2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2569"/>
    <w:rsid w:val="00C03EDD"/>
    <w:rsid w:val="00C06834"/>
    <w:rsid w:val="00C2060C"/>
    <w:rsid w:val="00C32052"/>
    <w:rsid w:val="00C745B3"/>
    <w:rsid w:val="00CA0897"/>
    <w:rsid w:val="00CD5CF3"/>
    <w:rsid w:val="00CD70A9"/>
    <w:rsid w:val="00CE6D1F"/>
    <w:rsid w:val="00CF23CD"/>
    <w:rsid w:val="00D00269"/>
    <w:rsid w:val="00D54FF5"/>
    <w:rsid w:val="00D55B35"/>
    <w:rsid w:val="00D646CD"/>
    <w:rsid w:val="00D75288"/>
    <w:rsid w:val="00D82490"/>
    <w:rsid w:val="00DB1E32"/>
    <w:rsid w:val="00DC17B9"/>
    <w:rsid w:val="00DF2B3B"/>
    <w:rsid w:val="00E01445"/>
    <w:rsid w:val="00E272B2"/>
    <w:rsid w:val="00E34610"/>
    <w:rsid w:val="00E53148"/>
    <w:rsid w:val="00E73260"/>
    <w:rsid w:val="00E91713"/>
    <w:rsid w:val="00EF45EF"/>
    <w:rsid w:val="00F351FD"/>
    <w:rsid w:val="00F74C57"/>
    <w:rsid w:val="00F77AA5"/>
    <w:rsid w:val="00F9267C"/>
    <w:rsid w:val="00FA3D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774C"/>
    <w:pPr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B774C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1101/2020.01.22.2001845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customXml/itemProps2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64</Words>
  <Characters>10059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48</cp:revision>
  <dcterms:created xsi:type="dcterms:W3CDTF">2024-04-11T19:12:00Z</dcterms:created>
  <dcterms:modified xsi:type="dcterms:W3CDTF">2024-05-13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